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2F5A" w:rsidRPr="00A62F5A" w:rsidRDefault="00A62F5A" w:rsidP="00A62F5A">
      <w:pPr>
        <w:autoSpaceDE w:val="0"/>
        <w:autoSpaceDN w:val="0"/>
        <w:adjustRightInd w:val="0"/>
        <w:spacing w:line="360" w:lineRule="auto"/>
        <w:ind w:left="-540"/>
        <w:jc w:val="center"/>
        <w:rPr>
          <w:noProof/>
        </w:rPr>
      </w:pPr>
      <w:r w:rsidRPr="00A62F5A">
        <w:t xml:space="preserve">List of </w:t>
      </w:r>
      <w:r w:rsidRPr="00A62F5A">
        <w:rPr>
          <w:noProof/>
        </w:rPr>
        <w:t>Supplemental Digital Content (SDC)</w:t>
      </w:r>
    </w:p>
    <w:p w:rsidR="00A62F5A" w:rsidRPr="00A62F5A" w:rsidRDefault="00A62F5A" w:rsidP="00A62F5A">
      <w:pPr>
        <w:autoSpaceDE w:val="0"/>
        <w:autoSpaceDN w:val="0"/>
        <w:adjustRightInd w:val="0"/>
        <w:spacing w:line="360" w:lineRule="auto"/>
        <w:ind w:left="-540"/>
        <w:jc w:val="center"/>
      </w:pPr>
      <w:r w:rsidRPr="00A62F5A">
        <w:t xml:space="preserve"> Technical Parameters of Radiographic Projections Used in Dose Calculations</w:t>
      </w:r>
    </w:p>
    <w:p w:rsidR="00A62F5A" w:rsidRPr="00A62F5A" w:rsidRDefault="00A62F5A" w:rsidP="00A62F5A">
      <w:pPr>
        <w:autoSpaceDE w:val="0"/>
        <w:autoSpaceDN w:val="0"/>
        <w:adjustRightInd w:val="0"/>
        <w:spacing w:after="120"/>
        <w:ind w:left="-547"/>
      </w:pP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 1. Technical p</w:t>
      </w:r>
      <w:r w:rsidRPr="002D1E5E">
        <w:t>arameters for skull radiography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2</w:t>
      </w:r>
      <w:r w:rsidRPr="00324AD3">
        <w:t xml:space="preserve">. </w:t>
      </w:r>
      <w:r>
        <w:t>Technical p</w:t>
      </w:r>
      <w:r w:rsidRPr="002D1E5E">
        <w:t xml:space="preserve">arameters for </w:t>
      </w:r>
      <w:r>
        <w:t>p</w:t>
      </w:r>
      <w:r w:rsidRPr="00324AD3">
        <w:t>aranasal sinuses</w:t>
      </w:r>
      <w:r w:rsidRPr="002D1E5E">
        <w:t xml:space="preserve"> radiography</w:t>
      </w:r>
      <w:r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3</w:t>
      </w:r>
      <w:r w:rsidRPr="00324AD3">
        <w:t xml:space="preserve">. </w:t>
      </w:r>
      <w:r>
        <w:t>Technical p</w:t>
      </w:r>
      <w:r w:rsidRPr="002D1E5E">
        <w:t xml:space="preserve">arameters for </w:t>
      </w:r>
      <w:r>
        <w:t>n</w:t>
      </w:r>
      <w:r w:rsidRPr="00324AD3">
        <w:t>eck (soft tissue</w:t>
      </w:r>
      <w:r>
        <w:t>)</w:t>
      </w:r>
      <w:r w:rsidRPr="002D1E5E">
        <w:t xml:space="preserve"> radiography</w:t>
      </w:r>
      <w:r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4. </w:t>
      </w:r>
      <w:r>
        <w:t>Technical p</w:t>
      </w:r>
      <w:r w:rsidRPr="002D1E5E">
        <w:t xml:space="preserve">arameters for </w:t>
      </w:r>
      <w:r>
        <w:t>c</w:t>
      </w:r>
      <w:r w:rsidRPr="00324AD3">
        <w:t>ervical spine</w:t>
      </w:r>
      <w:r w:rsidRPr="002D1E5E">
        <w:t xml:space="preserve"> 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5. </w:t>
      </w:r>
      <w:r>
        <w:t>Technical p</w:t>
      </w:r>
      <w:r w:rsidRPr="002D1E5E">
        <w:t xml:space="preserve">arameters for </w:t>
      </w:r>
      <w:r>
        <w:t>ribs</w:t>
      </w:r>
      <w:r w:rsidRPr="002D1E5E">
        <w:t xml:space="preserve"> 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6. </w:t>
      </w:r>
      <w:r>
        <w:t>Technical p</w:t>
      </w:r>
      <w:r w:rsidRPr="002D1E5E">
        <w:t xml:space="preserve">arameters for </w:t>
      </w:r>
      <w:r>
        <w:t>chest</w:t>
      </w:r>
      <w:r w:rsidRPr="002D1E5E">
        <w:t xml:space="preserve"> radiography</w:t>
      </w:r>
      <w:r w:rsidRPr="00324AD3">
        <w:t xml:space="preserve">. 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7. </w:t>
      </w:r>
      <w:r>
        <w:t>Technical p</w:t>
      </w:r>
      <w:r w:rsidRPr="002D1E5E">
        <w:t xml:space="preserve">arameters for </w:t>
      </w:r>
      <w:r>
        <w:t>t</w:t>
      </w:r>
      <w:r w:rsidRPr="00324AD3">
        <w:t>horacic spine</w:t>
      </w:r>
      <w:r>
        <w:t xml:space="preserve"> </w:t>
      </w:r>
      <w:r w:rsidRPr="002D1E5E">
        <w:t>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8. </w:t>
      </w:r>
      <w:r>
        <w:t>Technical p</w:t>
      </w:r>
      <w:r w:rsidRPr="002D1E5E">
        <w:t xml:space="preserve">arameters for </w:t>
      </w:r>
      <w:r>
        <w:t>thoracic</w:t>
      </w:r>
      <w:r w:rsidRPr="00324AD3">
        <w:t>/cervical spine</w:t>
      </w:r>
      <w:r w:rsidRPr="003D6FE0">
        <w:t xml:space="preserve"> </w:t>
      </w:r>
      <w:r w:rsidRPr="002D1E5E">
        <w:t>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9. </w:t>
      </w:r>
      <w:r>
        <w:t>Technical p</w:t>
      </w:r>
      <w:r w:rsidRPr="002D1E5E">
        <w:t xml:space="preserve">arameters for </w:t>
      </w:r>
      <w:r>
        <w:t>thoracic</w:t>
      </w:r>
      <w:r w:rsidRPr="00324AD3">
        <w:t>/lumbar spine</w:t>
      </w:r>
      <w:r w:rsidRPr="003D6FE0">
        <w:t xml:space="preserve"> </w:t>
      </w:r>
      <w:r w:rsidRPr="002D1E5E">
        <w:t>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1</w:t>
      </w:r>
      <w:r w:rsidRPr="00324AD3">
        <w:t xml:space="preserve">0. </w:t>
      </w:r>
      <w:r>
        <w:t>Technical p</w:t>
      </w:r>
      <w:r w:rsidRPr="002D1E5E">
        <w:t xml:space="preserve">arameters for </w:t>
      </w:r>
      <w:r w:rsidRPr="00324AD3">
        <w:t>lumbar spine</w:t>
      </w:r>
      <w:r w:rsidRPr="003D6FE0">
        <w:t xml:space="preserve"> </w:t>
      </w:r>
      <w:r w:rsidRPr="002D1E5E">
        <w:t>radiography</w:t>
      </w:r>
      <w:r w:rsidRPr="00324AD3">
        <w:t xml:space="preserve">. 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11. </w:t>
      </w:r>
      <w:r>
        <w:t>Technical p</w:t>
      </w:r>
      <w:r w:rsidRPr="002D1E5E">
        <w:t xml:space="preserve">arameters for </w:t>
      </w:r>
      <w:r>
        <w:t>l</w:t>
      </w:r>
      <w:r w:rsidRPr="00324AD3">
        <w:t>umbosacral spine</w:t>
      </w:r>
      <w:r w:rsidRPr="003D6FE0">
        <w:t xml:space="preserve"> </w:t>
      </w:r>
      <w:r w:rsidRPr="002D1E5E">
        <w:t>radiography</w:t>
      </w:r>
      <w:r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12. </w:t>
      </w:r>
      <w:r>
        <w:t>Technical p</w:t>
      </w:r>
      <w:r w:rsidRPr="002D1E5E">
        <w:t xml:space="preserve">arameters for </w:t>
      </w:r>
      <w:r>
        <w:t>s</w:t>
      </w:r>
      <w:r w:rsidRPr="00324AD3">
        <w:t>acrum/coccyx</w:t>
      </w:r>
      <w:r>
        <w:t xml:space="preserve"> </w:t>
      </w:r>
      <w:r w:rsidRPr="002D1E5E">
        <w:t>radiography</w:t>
      </w:r>
      <w:r w:rsidRPr="00324AD3">
        <w:t>.</w:t>
      </w:r>
    </w:p>
    <w:p w:rsidR="00A62F5A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13. </w:t>
      </w:r>
      <w:r>
        <w:t>Technical p</w:t>
      </w:r>
      <w:r w:rsidRPr="002D1E5E">
        <w:t xml:space="preserve">arameters for </w:t>
      </w:r>
      <w:r>
        <w:t xml:space="preserve">abdomen </w:t>
      </w:r>
      <w:r w:rsidRPr="002D1E5E">
        <w:t>radiography</w:t>
      </w:r>
      <w:r w:rsidRPr="00324AD3">
        <w:t>.</w:t>
      </w:r>
    </w:p>
    <w:p w:rsidR="00004253" w:rsidRDefault="00A62F5A" w:rsidP="00A62F5A">
      <w:pPr>
        <w:autoSpaceDE w:val="0"/>
        <w:autoSpaceDN w:val="0"/>
        <w:adjustRightInd w:val="0"/>
        <w:spacing w:after="120"/>
        <w:ind w:left="-547"/>
      </w:pPr>
      <w:r>
        <w:t>SDC</w:t>
      </w:r>
      <w:r w:rsidRPr="00324AD3">
        <w:t xml:space="preserve">14. </w:t>
      </w:r>
      <w:proofErr w:type="gramStart"/>
      <w:r>
        <w:t>Technical p</w:t>
      </w:r>
      <w:r w:rsidRPr="002D1E5E">
        <w:t xml:space="preserve">arameters for </w:t>
      </w:r>
      <w:r>
        <w:t xml:space="preserve">pelvis </w:t>
      </w:r>
      <w:r w:rsidRPr="002D1E5E">
        <w:t>radiography</w:t>
      </w:r>
      <w:r w:rsidRPr="00324AD3">
        <w:t>.</w:t>
      </w:r>
      <w:proofErr w:type="gramEnd"/>
    </w:p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  <w:ind w:left="-547"/>
      </w:pPr>
      <w:proofErr w:type="gramStart"/>
      <w:r>
        <w:lastRenderedPageBreak/>
        <w:t>SDC 1.</w:t>
      </w:r>
      <w:proofErr w:type="gramEnd"/>
      <w:r>
        <w:t xml:space="preserve"> </w:t>
      </w:r>
      <w:proofErr w:type="gramStart"/>
      <w:r>
        <w:t>Technical p</w:t>
      </w:r>
      <w:r w:rsidRPr="002D1E5E">
        <w:t>arameters for skull radiography.</w:t>
      </w:r>
      <w:proofErr w:type="gramEnd"/>
    </w:p>
    <w:tbl>
      <w:tblPr>
        <w:tblW w:w="13410" w:type="dxa"/>
        <w:tblInd w:w="-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10"/>
        <w:gridCol w:w="2790"/>
        <w:gridCol w:w="720"/>
        <w:gridCol w:w="1170"/>
        <w:gridCol w:w="630"/>
        <w:gridCol w:w="720"/>
        <w:gridCol w:w="990"/>
        <w:gridCol w:w="1440"/>
        <w:gridCol w:w="1080"/>
        <w:gridCol w:w="1350"/>
        <w:gridCol w:w="1710"/>
      </w:tblGrid>
      <w:tr w:rsidR="00004253" w:rsidRPr="00324AD3" w:rsidTr="00043891">
        <w:trPr>
          <w:trHeight w:val="170"/>
        </w:trPr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s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axial (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(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Grid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axial (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(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Lateral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Grid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 </w:t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 </w:t>
            </w: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tionar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 – 1959</w:t>
            </w:r>
          </w:p>
        </w:tc>
        <w:tc>
          <w:tcPr>
            <w:tcW w:w="2790" w:type="dxa"/>
          </w:tcPr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</w:tc>
        <w:tc>
          <w:tcPr>
            <w:tcW w:w="6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</w:t>
            </w:r>
            <w:r>
              <w:rPr>
                <w:rFonts w:ascii="Calibri" w:hAnsi="Calibri"/>
                <w:sz w:val="20"/>
                <w:szCs w:val="20"/>
              </w:rPr>
              <w:t>4</w:t>
            </w:r>
            <w:r w:rsidRPr="00324AD3">
              <w:rPr>
                <w:rFonts w:ascii="Calibri" w:hAnsi="Calibri"/>
                <w:sz w:val="20"/>
                <w:szCs w:val="20"/>
              </w:rPr>
              <w:t>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1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</w:t>
            </w:r>
            <w:r>
              <w:rPr>
                <w:rFonts w:ascii="Calibri" w:hAnsi="Calibri"/>
                <w:sz w:val="20"/>
                <w:szCs w:val="20"/>
              </w:rPr>
              <w:t>4</w:t>
            </w:r>
            <w:r w:rsidRPr="00324AD3">
              <w:rPr>
                <w:rFonts w:ascii="Calibri" w:hAnsi="Calibri"/>
                <w:sz w:val="20"/>
                <w:szCs w:val="20"/>
              </w:rPr>
              <w:t>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99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</w:t>
            </w:r>
            <w:r>
              <w:rPr>
                <w:rFonts w:ascii="Calibri" w:hAnsi="Calibri"/>
                <w:sz w:val="20"/>
                <w:szCs w:val="20"/>
              </w:rPr>
              <w:t>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</w:tc>
        <w:tc>
          <w:tcPr>
            <w:tcW w:w="108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940 – 194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 – 1939</w:t>
            </w:r>
          </w:p>
        </w:tc>
        <w:tc>
          <w:tcPr>
            <w:tcW w:w="27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Fro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occipital (Towne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>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(PA axial 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  <w:r w:rsidRPr="00324AD3">
              <w:rPr>
                <w:rFonts w:ascii="Calibri" w:hAnsi="Calibri"/>
                <w:sz w:val="20"/>
                <w:szCs w:val="20"/>
              </w:rPr>
              <w:t xml:space="preserve">)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-446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2</w:t>
      </w:r>
      <w:r w:rsidRPr="00324AD3">
        <w:t xml:space="preserve">. </w:t>
      </w:r>
      <w:proofErr w:type="gramStart"/>
      <w:r>
        <w:t>Technical p</w:t>
      </w:r>
      <w:r w:rsidRPr="002D1E5E">
        <w:t xml:space="preserve">arameters for </w:t>
      </w:r>
      <w:r>
        <w:t>p</w:t>
      </w:r>
      <w:r w:rsidRPr="00324AD3">
        <w:t>aranasal sinuses</w:t>
      </w:r>
      <w:r w:rsidRPr="002D1E5E">
        <w:t xml:space="preserve"> radiography</w:t>
      </w:r>
      <w:r>
        <w:t>.</w:t>
      </w:r>
      <w:proofErr w:type="gramEnd"/>
    </w:p>
    <w:tbl>
      <w:tblPr>
        <w:tblW w:w="129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01"/>
        <w:gridCol w:w="1842"/>
        <w:gridCol w:w="709"/>
        <w:gridCol w:w="1226"/>
        <w:gridCol w:w="630"/>
        <w:gridCol w:w="720"/>
        <w:gridCol w:w="1080"/>
        <w:gridCol w:w="1530"/>
        <w:gridCol w:w="1440"/>
        <w:gridCol w:w="1440"/>
        <w:gridCol w:w="1260"/>
      </w:tblGrid>
      <w:tr w:rsidR="00004253" w:rsidRPr="00324AD3" w:rsidTr="00043891">
        <w:trPr>
          <w:trHeight w:val="170"/>
        </w:trPr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rPr>
          <w:trHeight w:val="549"/>
        </w:trPr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Parietoacanthia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(Waters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trike/>
                <w:sz w:val="20"/>
                <w:szCs w:val="20"/>
              </w:rPr>
              <w:t>Parietoacanthia</w:t>
            </w:r>
            <w:r w:rsidRPr="00324AD3">
              <w:rPr>
                <w:rFonts w:ascii="Calibri" w:hAnsi="Calibri"/>
                <w:sz w:val="20"/>
                <w:szCs w:val="20"/>
              </w:rPr>
              <w:t>l</w:t>
            </w:r>
            <w:proofErr w:type="spellEnd"/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PA axial </w:t>
            </w:r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keepNext/>
              <w:spacing w:before="240" w:after="60"/>
              <w:jc w:val="center"/>
              <w:outlineLvl w:val="1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990-1999 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menta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(Waters)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PA axial </w:t>
            </w:r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 </w:t>
            </w: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8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6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Standar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76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6x22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7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4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y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lastRenderedPageBreak/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940-1949</w:t>
            </w:r>
          </w:p>
        </w:tc>
        <w:tc>
          <w:tcPr>
            <w:tcW w:w="1842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ccipi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frontal 15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right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Submento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-verte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Obliques</w:t>
            </w:r>
            <w:proofErr w:type="spellEnd"/>
          </w:p>
        </w:tc>
        <w:tc>
          <w:tcPr>
            <w:tcW w:w="709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226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x22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7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9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spacing w:before="120"/>
        <w:ind w:left="-90" w:right="-605"/>
      </w:pPr>
      <w:r>
        <w:lastRenderedPageBreak/>
        <w:t>SDC3</w:t>
      </w:r>
      <w:r w:rsidRPr="00324AD3">
        <w:t xml:space="preserve">. </w:t>
      </w:r>
      <w:proofErr w:type="gramStart"/>
      <w:r>
        <w:t>Technical p</w:t>
      </w:r>
      <w:r w:rsidRPr="002D1E5E">
        <w:t xml:space="preserve">arameters for </w:t>
      </w:r>
      <w:r>
        <w:t>n</w:t>
      </w:r>
      <w:r w:rsidRPr="00324AD3">
        <w:t>eck (soft tissue</w:t>
      </w:r>
      <w:r>
        <w:t>)</w:t>
      </w:r>
      <w:r w:rsidRPr="002D1E5E">
        <w:t xml:space="preserve"> radiography</w:t>
      </w:r>
      <w:r>
        <w:t>.</w:t>
      </w:r>
      <w:proofErr w:type="gramEnd"/>
    </w:p>
    <w:tbl>
      <w:tblPr>
        <w:tblW w:w="129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1276"/>
        <w:gridCol w:w="753"/>
        <w:gridCol w:w="1170"/>
        <w:gridCol w:w="720"/>
        <w:gridCol w:w="720"/>
        <w:gridCol w:w="990"/>
        <w:gridCol w:w="1440"/>
        <w:gridCol w:w="1080"/>
        <w:gridCol w:w="1350"/>
        <w:gridCol w:w="2520"/>
      </w:tblGrid>
      <w:tr w:rsidR="00004253" w:rsidRPr="00324AD3" w:rsidTr="00043891">
        <w:trPr>
          <w:trHeight w:val="170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sz w:val="20"/>
                <w:szCs w:val="20"/>
              </w:rPr>
              <w:t>Period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990-1999 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276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</w:p>
        </w:tc>
        <w:tc>
          <w:tcPr>
            <w:tcW w:w="753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4. </w:t>
      </w:r>
      <w:proofErr w:type="gramStart"/>
      <w:r>
        <w:t>Technical p</w:t>
      </w:r>
      <w:r w:rsidRPr="002D1E5E">
        <w:t xml:space="preserve">arameters for </w:t>
      </w:r>
      <w:r>
        <w:t>c</w:t>
      </w:r>
      <w:r w:rsidRPr="00324AD3">
        <w:t>ervical spine</w:t>
      </w:r>
      <w:r w:rsidRPr="002D1E5E">
        <w:t xml:space="preserve"> radiography</w:t>
      </w:r>
      <w:r w:rsidRPr="00324AD3">
        <w:t>.</w:t>
      </w:r>
      <w:proofErr w:type="gramEnd"/>
    </w:p>
    <w:tbl>
      <w:tblPr>
        <w:tblW w:w="130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1559"/>
        <w:gridCol w:w="830"/>
        <w:gridCol w:w="1170"/>
        <w:gridCol w:w="810"/>
        <w:gridCol w:w="810"/>
        <w:gridCol w:w="1170"/>
        <w:gridCol w:w="1440"/>
        <w:gridCol w:w="1080"/>
        <w:gridCol w:w="1440"/>
        <w:gridCol w:w="1800"/>
      </w:tblGrid>
      <w:tr w:rsidR="00004253" w:rsidRPr="00324AD3" w:rsidTr="00043891">
        <w:trPr>
          <w:trHeight w:val="170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RA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990-1999 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20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RA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8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24x30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3x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</w:tc>
        <w:tc>
          <w:tcPr>
            <w:tcW w:w="810" w:type="dxa"/>
            <w:shd w:val="clear" w:color="auto" w:fill="auto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810" w:type="dxa"/>
            <w:shd w:val="clear" w:color="auto" w:fill="auto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3x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3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5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-open mou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Lateral</w:t>
            </w:r>
          </w:p>
        </w:tc>
        <w:tc>
          <w:tcPr>
            <w:tcW w:w="8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5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3x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20x24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3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y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lastRenderedPageBreak/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lastRenderedPageBreak/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5. </w:t>
      </w:r>
      <w:proofErr w:type="gramStart"/>
      <w:r>
        <w:t>Technical p</w:t>
      </w:r>
      <w:r w:rsidRPr="002D1E5E">
        <w:t xml:space="preserve">arameters for </w:t>
      </w:r>
      <w:r>
        <w:t>ribs</w:t>
      </w:r>
      <w:r w:rsidRPr="002D1E5E">
        <w:t xml:space="preserve"> radiography</w:t>
      </w:r>
      <w:r w:rsidRPr="00324AD3">
        <w:t>.</w:t>
      </w:r>
      <w:proofErr w:type="gramEnd"/>
    </w:p>
    <w:tbl>
      <w:tblPr>
        <w:tblW w:w="127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890"/>
        <w:gridCol w:w="900"/>
        <w:gridCol w:w="1260"/>
        <w:gridCol w:w="810"/>
        <w:gridCol w:w="810"/>
        <w:gridCol w:w="1170"/>
        <w:gridCol w:w="1440"/>
        <w:gridCol w:w="1080"/>
        <w:gridCol w:w="900"/>
        <w:gridCol w:w="1710"/>
      </w:tblGrid>
      <w:tr w:rsidR="00004253" w:rsidRPr="00324AD3" w:rsidTr="00043891">
        <w:trPr>
          <w:trHeight w:val="170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rPr>
          <w:trHeight w:val="549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RAO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g</w:t>
            </w:r>
            <w:proofErr w:type="spellEnd"/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g</w:t>
            </w:r>
            <w:proofErr w:type="spellEnd"/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990-1999 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RAO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g</w:t>
            </w:r>
            <w:proofErr w:type="spellEnd"/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g</w:t>
            </w:r>
            <w:proofErr w:type="spellEnd"/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1st to 10th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9th to 12th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1st to 12th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1st to 10th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1st to 10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9th to 12th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1st to 10th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9th to 12th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1st to 10th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 1st to 10th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9th to 12th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1st to 10th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9th to 12th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 </w:t>
            </w: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890" w:type="dxa"/>
          </w:tcPr>
          <w:p w:rsidR="0000425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1st to 10th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9th to 12th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 9th to 12th</w:t>
            </w:r>
          </w:p>
        </w:tc>
        <w:tc>
          <w:tcPr>
            <w:tcW w:w="900" w:type="dxa"/>
          </w:tcPr>
          <w:p w:rsidR="0000425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</w:tc>
        <w:tc>
          <w:tcPr>
            <w:tcW w:w="81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F76662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81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1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5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1170" w:type="dxa"/>
            <w:shd w:val="clear" w:color="auto" w:fill="auto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HV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-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Grid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930-1939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Tungstate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18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6. </w:t>
      </w:r>
      <w:proofErr w:type="gramStart"/>
      <w:r>
        <w:t>Technical p</w:t>
      </w:r>
      <w:r w:rsidRPr="002D1E5E">
        <w:t xml:space="preserve">arameters for </w:t>
      </w:r>
      <w:r>
        <w:t>chest</w:t>
      </w:r>
      <w:r w:rsidRPr="002D1E5E">
        <w:t xml:space="preserve"> radiography</w:t>
      </w:r>
      <w:r w:rsidRPr="00324AD3">
        <w:t>.</w:t>
      </w:r>
      <w:proofErr w:type="gramEnd"/>
      <w:r w:rsidRPr="00324AD3">
        <w:t xml:space="preserve"> </w:t>
      </w:r>
    </w:p>
    <w:tbl>
      <w:tblPr>
        <w:tblW w:w="130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17"/>
        <w:gridCol w:w="1271"/>
        <w:gridCol w:w="720"/>
        <w:gridCol w:w="1350"/>
        <w:gridCol w:w="720"/>
        <w:gridCol w:w="720"/>
        <w:gridCol w:w="1080"/>
        <w:gridCol w:w="1620"/>
        <w:gridCol w:w="1170"/>
        <w:gridCol w:w="990"/>
        <w:gridCol w:w="2610"/>
      </w:tblGrid>
      <w:tr w:rsidR="00004253" w:rsidRPr="00324AD3" w:rsidTr="00043891">
        <w:trPr>
          <w:trHeight w:val="170"/>
        </w:trPr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8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>, 2010; 2005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52"/>
        </w:trPr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8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110 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3 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>, 1997; 2001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4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951176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6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>, 1973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2610" w:type="dxa"/>
            <w:shd w:val="clear" w:color="auto" w:fill="auto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Clark, 1964</w: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951176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150 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3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5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17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610" w:type="dxa"/>
            <w:shd w:val="clear" w:color="auto" w:fill="auto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150 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3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5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17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610" w:type="dxa"/>
            <w:shd w:val="clear" w:color="auto" w:fill="auto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17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271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A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150 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3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6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17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99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-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2610" w:type="dxa"/>
            <w:shd w:val="clear" w:color="auto" w:fill="auto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951176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e</w:t>
      </w:r>
      <w:r w:rsidRPr="00324AD3">
        <w:rPr>
          <w:rFonts w:ascii="Calibri" w:hAnsi="Calibri"/>
          <w:sz w:val="20"/>
          <w:szCs w:val="20"/>
        </w:rPr>
        <w:t>gird</w:t>
      </w:r>
      <w:proofErr w:type="spellEnd"/>
      <w:r w:rsidRPr="00324AD3">
        <w:rPr>
          <w:rFonts w:ascii="Calibri" w:hAnsi="Calibri"/>
          <w:sz w:val="20"/>
          <w:szCs w:val="20"/>
        </w:rPr>
        <w:t xml:space="preserve"> for lateral projection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7. </w:t>
      </w:r>
      <w:proofErr w:type="gramStart"/>
      <w:r>
        <w:t>Technical p</w:t>
      </w:r>
      <w:r w:rsidRPr="002D1E5E">
        <w:t xml:space="preserve">arameters for </w:t>
      </w:r>
      <w:r>
        <w:t>t</w:t>
      </w:r>
      <w:r w:rsidRPr="00324AD3">
        <w:t>horacic spine</w:t>
      </w:r>
      <w:r>
        <w:t xml:space="preserve"> </w:t>
      </w:r>
      <w:r w:rsidRPr="002D1E5E">
        <w:t>radiography</w:t>
      </w:r>
      <w:r w:rsidRPr="00324AD3">
        <w:t>.</w:t>
      </w:r>
      <w:proofErr w:type="gramEnd"/>
    </w:p>
    <w:tbl>
      <w:tblPr>
        <w:tblW w:w="128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170"/>
        <w:gridCol w:w="810"/>
        <w:gridCol w:w="1170"/>
        <w:gridCol w:w="720"/>
        <w:gridCol w:w="720"/>
        <w:gridCol w:w="990"/>
        <w:gridCol w:w="1440"/>
        <w:gridCol w:w="1080"/>
        <w:gridCol w:w="1530"/>
        <w:gridCol w:w="2430"/>
      </w:tblGrid>
      <w:tr w:rsidR="00004253" w:rsidRPr="00324AD3" w:rsidTr="00043891">
        <w:trPr>
          <w:trHeight w:val="170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12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jc w:val="both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e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</w:t>
      </w:r>
    </w:p>
    <w:p w:rsidR="00004253" w:rsidRPr="00324AD3" w:rsidRDefault="00004253" w:rsidP="00004253">
      <w:pPr>
        <w:ind w:right="-600"/>
        <w:jc w:val="both"/>
        <w:rPr>
          <w:rFonts w:ascii="Calibri" w:hAnsi="Calibri"/>
          <w:sz w:val="20"/>
          <w:szCs w:val="20"/>
        </w:rPr>
      </w:pPr>
      <w:proofErr w:type="gramStart"/>
      <w:r w:rsidRPr="00324AD3">
        <w:rPr>
          <w:rFonts w:ascii="Calibri" w:hAnsi="Calibri"/>
          <w:sz w:val="20"/>
          <w:szCs w:val="20"/>
        </w:rPr>
        <w:t>provided</w:t>
      </w:r>
      <w:proofErr w:type="gramEnd"/>
      <w:r w:rsidRPr="00324AD3">
        <w:rPr>
          <w:rFonts w:ascii="Calibri" w:hAnsi="Calibri"/>
          <w:sz w:val="20"/>
          <w:szCs w:val="20"/>
        </w:rPr>
        <w:t xml:space="preserve"> in the textbook, it was assumed the same as decade 1980-1989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8. </w:t>
      </w:r>
      <w:proofErr w:type="gramStart"/>
      <w:r>
        <w:t>Technical p</w:t>
      </w:r>
      <w:r w:rsidRPr="002D1E5E">
        <w:t xml:space="preserve">arameters for </w:t>
      </w:r>
      <w:r>
        <w:t>thoracic</w:t>
      </w:r>
      <w:r w:rsidRPr="00324AD3">
        <w:t>/cervical spine</w:t>
      </w:r>
      <w:r w:rsidRPr="003D6FE0">
        <w:t xml:space="preserve"> </w:t>
      </w:r>
      <w:r w:rsidRPr="002D1E5E">
        <w:t>radiography</w:t>
      </w:r>
      <w:r w:rsidRPr="00324AD3">
        <w:t>.</w:t>
      </w:r>
      <w:proofErr w:type="gramEnd"/>
    </w:p>
    <w:tbl>
      <w:tblPr>
        <w:tblW w:w="129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710"/>
        <w:gridCol w:w="900"/>
        <w:gridCol w:w="1080"/>
        <w:gridCol w:w="720"/>
        <w:gridCol w:w="900"/>
        <w:gridCol w:w="1080"/>
        <w:gridCol w:w="1440"/>
        <w:gridCol w:w="1080"/>
        <w:gridCol w:w="1350"/>
        <w:gridCol w:w="1890"/>
      </w:tblGrid>
      <w:tr w:rsidR="00004253" w:rsidRPr="00711692" w:rsidTr="00043891">
        <w:trPr>
          <w:trHeight w:val="170"/>
        </w:trPr>
        <w:tc>
          <w:tcPr>
            <w:tcW w:w="828" w:type="dxa"/>
          </w:tcPr>
          <w:p w:rsidR="00004253" w:rsidRPr="00711692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710" w:type="dxa"/>
          </w:tcPr>
          <w:p w:rsidR="00004253" w:rsidRPr="00711692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90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711692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711692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08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711692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711692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90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711692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711692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08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89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00-2010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6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5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8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12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90-199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6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5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8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80-198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4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4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70-197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Lateral </w:t>
            </w:r>
            <w:proofErr w:type="spellStart"/>
            <w:r w:rsidRPr="00324AD3">
              <w:rPr>
                <w:rFonts w:ascii="Calibri" w:hAnsi="Calibri"/>
                <w:sz w:val="22"/>
                <w:szCs w:val="22"/>
              </w:rPr>
              <w:t>Thoracic</w:t>
            </w:r>
            <w:r w:rsidRPr="00324AD3">
              <w:rPr>
                <w:rFonts w:ascii="Calibri" w:hAnsi="Calibri"/>
                <w:sz w:val="22"/>
                <w:szCs w:val="22"/>
                <w:vertAlign w:val="superscript"/>
              </w:rPr>
              <w:t>e</w:t>
            </w:r>
            <w:proofErr w:type="spellEnd"/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60-196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4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50-195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5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3x18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4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940-194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5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0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lastRenderedPageBreak/>
              <w:t>1930-1939</w:t>
            </w:r>
          </w:p>
        </w:tc>
        <w:tc>
          <w:tcPr>
            <w:tcW w:w="17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Thoracic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Thoracic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AP Cervic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Lateral Cervical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52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4x3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2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100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2"/>
                <w:szCs w:val="22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2"/>
                <w:szCs w:val="22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8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jc w:val="both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e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</w:t>
      </w:r>
    </w:p>
    <w:p w:rsidR="00004253" w:rsidRPr="00324AD3" w:rsidRDefault="00004253" w:rsidP="00004253">
      <w:pPr>
        <w:ind w:right="-600"/>
        <w:jc w:val="both"/>
        <w:rPr>
          <w:rFonts w:ascii="Calibri" w:hAnsi="Calibri"/>
          <w:sz w:val="20"/>
          <w:szCs w:val="20"/>
        </w:rPr>
      </w:pPr>
      <w:proofErr w:type="gramStart"/>
      <w:r w:rsidRPr="00324AD3">
        <w:rPr>
          <w:rFonts w:ascii="Calibri" w:hAnsi="Calibri"/>
          <w:sz w:val="20"/>
          <w:szCs w:val="20"/>
        </w:rPr>
        <w:t>provided</w:t>
      </w:r>
      <w:proofErr w:type="gramEnd"/>
      <w:r w:rsidRPr="00324AD3">
        <w:rPr>
          <w:rFonts w:ascii="Calibri" w:hAnsi="Calibri"/>
          <w:sz w:val="20"/>
          <w:szCs w:val="20"/>
        </w:rPr>
        <w:t xml:space="preserve"> in the textbook, it was assumed the same as decade 1980-1989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9. </w:t>
      </w:r>
      <w:proofErr w:type="gramStart"/>
      <w:r>
        <w:t>Technical p</w:t>
      </w:r>
      <w:r w:rsidRPr="002D1E5E">
        <w:t xml:space="preserve">arameters for </w:t>
      </w:r>
      <w:r>
        <w:t>thoracic</w:t>
      </w:r>
      <w:r w:rsidRPr="00324AD3">
        <w:t>/lumbar spine</w:t>
      </w:r>
      <w:r w:rsidRPr="003D6FE0">
        <w:t xml:space="preserve"> </w:t>
      </w:r>
      <w:r w:rsidRPr="002D1E5E">
        <w:t>radiography</w:t>
      </w:r>
      <w:r w:rsidRPr="00324AD3">
        <w:t>.</w:t>
      </w:r>
      <w:proofErr w:type="gramEnd"/>
    </w:p>
    <w:tbl>
      <w:tblPr>
        <w:tblW w:w="128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710"/>
        <w:gridCol w:w="720"/>
        <w:gridCol w:w="1350"/>
        <w:gridCol w:w="720"/>
        <w:gridCol w:w="810"/>
        <w:gridCol w:w="1080"/>
        <w:gridCol w:w="1440"/>
        <w:gridCol w:w="1080"/>
        <w:gridCol w:w="1350"/>
        <w:gridCol w:w="1800"/>
      </w:tblGrid>
      <w:tr w:rsidR="00004253" w:rsidRPr="00711692" w:rsidTr="00043891">
        <w:trPr>
          <w:trHeight w:val="170"/>
        </w:trPr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8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951176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951176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711692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711692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12"/>
        </w:trPr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-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 xml:space="preserve">Lateral </w:t>
            </w: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Thoracic</w:t>
            </w:r>
            <w:r w:rsidRPr="00951176">
              <w:rPr>
                <w:rFonts w:ascii="Calibri" w:hAnsi="Calibri"/>
                <w:sz w:val="20"/>
                <w:szCs w:val="20"/>
                <w:vertAlign w:val="superscript"/>
              </w:rPr>
              <w:t>e</w:t>
            </w:r>
            <w:proofErr w:type="spellEnd"/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5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2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951176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64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46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7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Thoracic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Thoracic</w:t>
            </w:r>
          </w:p>
          <w:p w:rsidR="00004253" w:rsidRPr="00951176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Lateral Lumbar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951176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72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81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00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264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460</w:t>
            </w:r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951176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951176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951176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18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right="-605"/>
        <w:jc w:val="both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lastRenderedPageBreak/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e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</w:t>
      </w:r>
    </w:p>
    <w:p w:rsidR="00004253" w:rsidRPr="00324AD3" w:rsidRDefault="00004253" w:rsidP="00004253">
      <w:pPr>
        <w:ind w:right="-600"/>
        <w:jc w:val="both"/>
        <w:rPr>
          <w:rFonts w:ascii="Calibri" w:hAnsi="Calibri"/>
          <w:sz w:val="20"/>
          <w:szCs w:val="20"/>
        </w:rPr>
      </w:pPr>
      <w:proofErr w:type="gramStart"/>
      <w:r w:rsidRPr="00324AD3">
        <w:rPr>
          <w:rFonts w:ascii="Calibri" w:hAnsi="Calibri"/>
          <w:sz w:val="20"/>
          <w:szCs w:val="20"/>
        </w:rPr>
        <w:t>provided</w:t>
      </w:r>
      <w:proofErr w:type="gramEnd"/>
      <w:r w:rsidRPr="00324AD3">
        <w:rPr>
          <w:rFonts w:ascii="Calibri" w:hAnsi="Calibri"/>
          <w:sz w:val="20"/>
          <w:szCs w:val="20"/>
        </w:rPr>
        <w:t xml:space="preserve"> in the textbook, it was assumed the same as decade 1980-1989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1</w:t>
      </w:r>
      <w:r w:rsidRPr="00324AD3">
        <w:t xml:space="preserve">0. </w:t>
      </w:r>
      <w:proofErr w:type="gramStart"/>
      <w:r>
        <w:t>Technical p</w:t>
      </w:r>
      <w:r w:rsidRPr="002D1E5E">
        <w:t xml:space="preserve">arameters for </w:t>
      </w:r>
      <w:r w:rsidRPr="00324AD3">
        <w:t>lumbar spine</w:t>
      </w:r>
      <w:r w:rsidRPr="003D6FE0">
        <w:t xml:space="preserve"> </w:t>
      </w:r>
      <w:r w:rsidRPr="002D1E5E">
        <w:t>radiography</w:t>
      </w:r>
      <w:r w:rsidRPr="00324AD3">
        <w:t>.</w:t>
      </w:r>
      <w:proofErr w:type="gramEnd"/>
      <w:r w:rsidRPr="00324AD3">
        <w:t xml:space="preserve"> </w:t>
      </w:r>
    </w:p>
    <w:tbl>
      <w:tblPr>
        <w:tblW w:w="132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01"/>
        <w:gridCol w:w="1347"/>
        <w:gridCol w:w="810"/>
        <w:gridCol w:w="1260"/>
        <w:gridCol w:w="720"/>
        <w:gridCol w:w="720"/>
        <w:gridCol w:w="990"/>
        <w:gridCol w:w="1440"/>
        <w:gridCol w:w="1080"/>
        <w:gridCol w:w="1350"/>
        <w:gridCol w:w="2422"/>
      </w:tblGrid>
      <w:tr w:rsidR="00004253" w:rsidRPr="00324AD3" w:rsidTr="00043891">
        <w:trPr>
          <w:trHeight w:val="170"/>
        </w:trPr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RPO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 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(NEXT)</w:t>
            </w:r>
          </w:p>
        </w:tc>
      </w:tr>
      <w:tr w:rsidR="00004253" w:rsidRPr="00324AD3" w:rsidTr="00043891">
        <w:trPr>
          <w:trHeight w:val="560"/>
        </w:trPr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PO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RPO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8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(NEXT)</w:t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OBL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5x43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OB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4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2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6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6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64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1101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347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30x38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 xml:space="preserve">18x24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26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6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165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lastRenderedPageBreak/>
              <w:t>Potter-Bucky</w:t>
            </w:r>
          </w:p>
        </w:tc>
        <w:tc>
          <w:tcPr>
            <w:tcW w:w="2422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lastRenderedPageBreak/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18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lastRenderedPageBreak/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11. </w:t>
      </w:r>
      <w:proofErr w:type="gramStart"/>
      <w:r>
        <w:t>Technical p</w:t>
      </w:r>
      <w:r w:rsidRPr="002D1E5E">
        <w:t xml:space="preserve">arameters for </w:t>
      </w:r>
      <w:r>
        <w:t>l</w:t>
      </w:r>
      <w:r w:rsidRPr="00324AD3">
        <w:t>umbosacral spine</w:t>
      </w:r>
      <w:r w:rsidRPr="003D6FE0">
        <w:t xml:space="preserve"> </w:t>
      </w:r>
      <w:r w:rsidRPr="002D1E5E">
        <w:t>radiography</w:t>
      </w:r>
      <w:r>
        <w:t>.</w:t>
      </w:r>
      <w:proofErr w:type="gramEnd"/>
    </w:p>
    <w:tbl>
      <w:tblPr>
        <w:tblW w:w="130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170"/>
        <w:gridCol w:w="630"/>
        <w:gridCol w:w="1260"/>
        <w:gridCol w:w="810"/>
        <w:gridCol w:w="900"/>
        <w:gridCol w:w="990"/>
        <w:gridCol w:w="1440"/>
        <w:gridCol w:w="1170"/>
        <w:gridCol w:w="1350"/>
        <w:gridCol w:w="2520"/>
      </w:tblGrid>
      <w:tr w:rsidR="00004253" w:rsidRPr="00324AD3" w:rsidTr="00043891">
        <w:trPr>
          <w:trHeight w:val="170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8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12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8x24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80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461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Lumbar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Lat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L5-S1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26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17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18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12. </w:t>
      </w:r>
      <w:proofErr w:type="gramStart"/>
      <w:r>
        <w:t>Technical p</w:t>
      </w:r>
      <w:r w:rsidRPr="002D1E5E">
        <w:t xml:space="preserve">arameters for </w:t>
      </w:r>
      <w:r>
        <w:t>s</w:t>
      </w:r>
      <w:r w:rsidRPr="00324AD3">
        <w:t>acrum/coccyx</w:t>
      </w:r>
      <w:r>
        <w:t xml:space="preserve"> </w:t>
      </w:r>
      <w:r w:rsidRPr="002D1E5E">
        <w:t>radiography</w:t>
      </w:r>
      <w:r w:rsidRPr="00324AD3">
        <w:t>.</w:t>
      </w:r>
      <w:proofErr w:type="gramEnd"/>
    </w:p>
    <w:tbl>
      <w:tblPr>
        <w:tblW w:w="127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1530"/>
        <w:gridCol w:w="630"/>
        <w:gridCol w:w="1170"/>
        <w:gridCol w:w="630"/>
        <w:gridCol w:w="720"/>
        <w:gridCol w:w="900"/>
        <w:gridCol w:w="1440"/>
        <w:gridCol w:w="1080"/>
        <w:gridCol w:w="1350"/>
        <w:gridCol w:w="2430"/>
      </w:tblGrid>
      <w:tr w:rsidR="00004253" w:rsidRPr="00324AD3" w:rsidTr="00043891">
        <w:trPr>
          <w:trHeight w:val="170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00-2010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sacrum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axial coccyx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560"/>
        </w:trPr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0-199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coccyx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0-198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coccyx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20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0-197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coccyx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sacrum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 coccyx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24 x 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828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8x24</w:t>
            </w:r>
          </w:p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4x30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5</w:t>
            </w:r>
          </w:p>
        </w:tc>
        <w:tc>
          <w:tcPr>
            <w:tcW w:w="90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4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18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A62F5A" w:rsidRPr="00324AD3" w:rsidRDefault="00A62F5A" w:rsidP="00A62F5A">
      <w:pPr>
        <w:autoSpaceDE w:val="0"/>
        <w:autoSpaceDN w:val="0"/>
        <w:adjustRightInd w:val="0"/>
        <w:spacing w:after="120"/>
        <w:ind w:left="-547"/>
      </w:pPr>
    </w:p>
    <w:p w:rsidR="00A62F5A" w:rsidRPr="00324AD3" w:rsidRDefault="00A62F5A" w:rsidP="00A62F5A">
      <w:pPr>
        <w:autoSpaceDE w:val="0"/>
        <w:autoSpaceDN w:val="0"/>
        <w:adjustRightInd w:val="0"/>
        <w:spacing w:after="120"/>
      </w:pP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13. </w:t>
      </w:r>
      <w:proofErr w:type="gramStart"/>
      <w:r>
        <w:t>Technical p</w:t>
      </w:r>
      <w:r w:rsidRPr="002D1E5E">
        <w:t xml:space="preserve">arameters for </w:t>
      </w:r>
      <w:r>
        <w:t xml:space="preserve">abdomen </w:t>
      </w:r>
      <w:r w:rsidRPr="002D1E5E">
        <w:t>radiography</w:t>
      </w:r>
      <w:r w:rsidRPr="00324AD3">
        <w:t>.</w:t>
      </w:r>
      <w:proofErr w:type="gramEnd"/>
    </w:p>
    <w:tbl>
      <w:tblPr>
        <w:tblW w:w="128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1219"/>
        <w:gridCol w:w="810"/>
        <w:gridCol w:w="1170"/>
        <w:gridCol w:w="630"/>
        <w:gridCol w:w="720"/>
        <w:gridCol w:w="990"/>
        <w:gridCol w:w="1440"/>
        <w:gridCol w:w="1080"/>
        <w:gridCol w:w="1350"/>
        <w:gridCol w:w="2520"/>
      </w:tblGrid>
      <w:tr w:rsidR="00004253" w:rsidRPr="00324AD3" w:rsidTr="00043891">
        <w:trPr>
          <w:trHeight w:val="170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10-200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2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379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9-199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80 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2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9-198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9-197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AP </w:t>
            </w:r>
          </w:p>
        </w:tc>
        <w:tc>
          <w:tcPr>
            <w:tcW w:w="8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tabs>
                <w:tab w:val="center" w:pos="4320"/>
                <w:tab w:val="right" w:pos="8640"/>
              </w:tabs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44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5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324AD3" w:rsidRDefault="00004253" w:rsidP="00004253">
      <w:pPr>
        <w:spacing w:before="120"/>
        <w:ind w:left="180" w:right="-605"/>
        <w:rPr>
          <w:rFonts w:ascii="Calibri" w:hAnsi="Calibri"/>
          <w:sz w:val="20"/>
          <w:szCs w:val="20"/>
        </w:rPr>
      </w:pPr>
      <w:proofErr w:type="spellStart"/>
      <w:proofErr w:type="gramStart"/>
      <w:r w:rsidRPr="00324AD3">
        <w:rPr>
          <w:rFonts w:ascii="Calibri" w:hAnsi="Calibri"/>
          <w:sz w:val="20"/>
          <w:szCs w:val="20"/>
          <w:vertAlign w:val="superscript"/>
        </w:rPr>
        <w:t>a</w:t>
      </w:r>
      <w:r w:rsidRPr="00324AD3">
        <w:rPr>
          <w:rFonts w:ascii="Calibri" w:hAnsi="Calibri"/>
          <w:sz w:val="20"/>
          <w:szCs w:val="20"/>
        </w:rPr>
        <w:t>source</w:t>
      </w:r>
      <w:proofErr w:type="spellEnd"/>
      <w:r w:rsidRPr="00324AD3">
        <w:rPr>
          <w:rFonts w:ascii="Calibri" w:hAnsi="Calibri"/>
          <w:sz w:val="20"/>
          <w:szCs w:val="20"/>
        </w:rPr>
        <w:t>-to-image</w:t>
      </w:r>
      <w:proofErr w:type="gramEnd"/>
      <w:r w:rsidRPr="00324AD3">
        <w:rPr>
          <w:rFonts w:ascii="Calibri" w:hAnsi="Calibri"/>
          <w:sz w:val="20"/>
          <w:szCs w:val="20"/>
        </w:rPr>
        <w:t xml:space="preserve"> receptor distance (cm)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b</w:t>
      </w:r>
      <w:r w:rsidRPr="00324AD3">
        <w:rPr>
          <w:rFonts w:ascii="Calibri" w:hAnsi="Calibri"/>
          <w:sz w:val="20"/>
          <w:szCs w:val="20"/>
        </w:rPr>
        <w:t>peak</w:t>
      </w:r>
      <w:proofErr w:type="spellEnd"/>
      <w:r w:rsidRPr="00324AD3">
        <w:rPr>
          <w:rFonts w:ascii="Calibri" w:hAnsi="Calibri"/>
          <w:sz w:val="20"/>
          <w:szCs w:val="20"/>
        </w:rPr>
        <w:t xml:space="preserve">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 ;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c</w:t>
      </w:r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 xml:space="preserve">);  </w:t>
      </w:r>
      <w:proofErr w:type="spellStart"/>
      <w:r w:rsidRPr="00324AD3">
        <w:rPr>
          <w:rFonts w:ascii="Calibri" w:hAnsi="Calibri"/>
          <w:sz w:val="20"/>
          <w:szCs w:val="20"/>
          <w:vertAlign w:val="superscript"/>
        </w:rPr>
        <w:t>d</w:t>
      </w:r>
      <w:r w:rsidRPr="00324AD3">
        <w:rPr>
          <w:rFonts w:ascii="Calibri" w:hAnsi="Calibri"/>
          <w:sz w:val="20"/>
          <w:szCs w:val="20"/>
        </w:rPr>
        <w:t>information</w:t>
      </w:r>
      <w:proofErr w:type="spellEnd"/>
      <w:r w:rsidRPr="00324AD3">
        <w:rPr>
          <w:rFonts w:ascii="Calibri" w:hAnsi="Calibri"/>
          <w:sz w:val="20"/>
          <w:szCs w:val="20"/>
        </w:rPr>
        <w:t xml:space="preserve"> not provided</w:t>
      </w:r>
    </w:p>
    <w:p w:rsidR="00004253" w:rsidRDefault="00004253" w:rsidP="00004253"/>
    <w:p w:rsidR="00004253" w:rsidRDefault="00004253">
      <w:pPr>
        <w:spacing w:after="160" w:line="259" w:lineRule="auto"/>
      </w:pPr>
      <w:r>
        <w:br w:type="page"/>
      </w:r>
    </w:p>
    <w:p w:rsidR="00004253" w:rsidRPr="00324AD3" w:rsidRDefault="00004253" w:rsidP="00004253">
      <w:pPr>
        <w:autoSpaceDE w:val="0"/>
        <w:autoSpaceDN w:val="0"/>
        <w:adjustRightInd w:val="0"/>
        <w:spacing w:after="120"/>
      </w:pPr>
      <w:r>
        <w:lastRenderedPageBreak/>
        <w:t>SDC</w:t>
      </w:r>
      <w:r w:rsidRPr="00324AD3">
        <w:t xml:space="preserve">14. </w:t>
      </w:r>
      <w:proofErr w:type="gramStart"/>
      <w:r>
        <w:t>Technical p</w:t>
      </w:r>
      <w:r w:rsidRPr="002D1E5E">
        <w:t xml:space="preserve">arameters for </w:t>
      </w:r>
      <w:r>
        <w:t xml:space="preserve">pelvis </w:t>
      </w:r>
      <w:r w:rsidRPr="002D1E5E">
        <w:t>radiography</w:t>
      </w:r>
      <w:r w:rsidRPr="00324AD3">
        <w:t>.</w:t>
      </w:r>
      <w:proofErr w:type="gramEnd"/>
    </w:p>
    <w:tbl>
      <w:tblPr>
        <w:tblW w:w="129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1219"/>
        <w:gridCol w:w="720"/>
        <w:gridCol w:w="1170"/>
        <w:gridCol w:w="630"/>
        <w:gridCol w:w="720"/>
        <w:gridCol w:w="990"/>
        <w:gridCol w:w="1530"/>
        <w:gridCol w:w="1080"/>
        <w:gridCol w:w="1350"/>
        <w:gridCol w:w="2610"/>
      </w:tblGrid>
      <w:tr w:rsidR="00004253" w:rsidRPr="00324AD3" w:rsidTr="00043891">
        <w:trPr>
          <w:trHeight w:val="170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eriod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Projections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SID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 dimensions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cm)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kV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b/>
                <w:sz w:val="20"/>
                <w:szCs w:val="20"/>
              </w:rPr>
              <w:t>mAs</w:t>
            </w:r>
            <w:r w:rsidRPr="00324AD3">
              <w:rPr>
                <w:rFonts w:ascii="Calibri" w:hAnsi="Calibri"/>
                <w:b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Tot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tration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(mm Al)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Film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Screen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b/>
                <w:sz w:val="20"/>
                <w:szCs w:val="20"/>
              </w:rPr>
            </w:pPr>
            <w:r w:rsidRPr="00324AD3">
              <w:rPr>
                <w:rFonts w:ascii="Calibri" w:hAnsi="Calibri"/>
                <w:b/>
                <w:sz w:val="20"/>
                <w:szCs w:val="20"/>
              </w:rPr>
              <w:t>Reference</w:t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010-200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rog-leg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2010; 2005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2&lt;/RecNum&gt;&lt;record&gt;&lt;rec-number&gt;2&lt;/rec-number&gt;&lt;foreign-keys&gt;&lt;key app="EN" db-id="d20xttetgwreste2se95rzsb92sa2evsxdtr"&gt;2&lt;/key&gt;&lt;/foreign-keys&gt;&lt;ref-type name="Book"&gt;6&lt;/ref-type&gt;&lt;contributors&gt;&lt;authors&gt;&lt;author&gt;Bontrager, K.L.&lt;/author&gt;&lt;author&gt;Lampignano, J.P. &lt;/author&gt;&lt;/authors&gt;&lt;/contributors&gt;&lt;titles&gt;&lt;title&gt;Textbook of Radiographic Positioning and Related Anatomy&lt;/title&gt;&lt;/titles&gt;&lt;edition&gt;6th&lt;/edition&gt;&lt;dates&gt;&lt;year&gt;2005&lt;/year&gt;&lt;/dates&gt;&lt;pub-location&gt;St. Louis&lt;/pub-location&gt;&lt;publisher&gt;Moby Inc.&lt;/publisher&gt;&lt;urls&gt;&lt;/urls&gt;&lt;/record&gt;&lt;/Cite&gt;&lt;Cite Hidden="1"&gt;&lt;RecNum&gt;3&lt;/RecNum&gt;&lt;record&gt;&lt;rec-number&gt;3&lt;/rec-number&gt;&lt;foreign-keys&gt;&lt;key app="EN" db-id="d20xttetgwreste2se95rzsb92sa2evsxdtr"&gt;3&lt;/key&gt;&lt;/foreign-keys&gt;&lt;ref-type name="Book"&gt;6&lt;/ref-type&gt;&lt;contributors&gt;&lt;authors&gt;&lt;author&gt;Bontrager, K.L.&lt;/author&gt;&lt;author&gt;Lampignano, J.P.&lt;/author&gt;&lt;/authors&gt;&lt;/contributors&gt;&lt;titles&gt;&lt;title&gt;Textbook of Radiographic Positioning and Related Anatomy&lt;/title&gt;&lt;/titles&gt;&lt;edition&gt;7th&lt;/edition&gt;&lt;dates&gt;&lt;year&gt;2010&lt;/year&gt;&lt;/dates&gt;&lt;pub-location&gt;St. Louis&lt;/pub-location&gt;&lt;publisher&gt;Moby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560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99-199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rog-leg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1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5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-</w:t>
            </w:r>
            <w:r w:rsidRPr="00324AD3">
              <w:rPr>
                <w:rFonts w:ascii="Calibri" w:hAnsi="Calibr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Bontrager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97; 2001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6&lt;/RecNum&gt;&lt;record&gt;&lt;rec-number&gt;6&lt;/rec-number&gt;&lt;foreign-keys&gt;&lt;key app="EN" db-id="d20xttetgwreste2se95rzsb92sa2evsxdtr"&gt;6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4th&lt;/edition&gt;&lt;dates&gt;&lt;year&gt;1997&lt;/year&gt;&lt;/dates&gt;&lt;pub-location&gt;St. Louis&lt;/pub-location&gt;&lt;publisher&gt;Moby Inc&lt;/publisher&gt;&lt;urls&gt;&lt;/urls&gt;&lt;/record&gt;&lt;/Cite&gt;&lt;Cite Hidden="1"&gt;&lt;RecNum&gt;7&lt;/RecNum&gt;&lt;record&gt;&lt;rec-number&gt;7&lt;/rec-number&gt;&lt;foreign-keys&gt;&lt;key app="EN" db-id="d20xttetgwreste2se95rzsb92sa2evsxdtr"&gt;7&lt;/key&gt;&lt;/foreign-keys&gt;&lt;ref-type name="Book"&gt;6&lt;/ref-type&gt;&lt;contributors&gt;&lt;authors&gt;&lt;author&gt;Bontrager, K.L.&lt;/author&gt;&lt;/authors&gt;&lt;/contributors&gt;&lt;titles&gt;&lt;title&gt;Textbook of Radiographic Positioning and Related Anatomy&lt;/title&gt;&lt;/titles&gt;&lt;edition&gt;5th&lt;/edition&gt;&lt;dates&gt;&lt;year&gt;2001&lt;/year&gt;&lt;/dates&gt;&lt;pub-location&gt;St. Louis&lt;/pub-location&gt;&lt;publisher&gt;Moby Inc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89-198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  <w:vertAlign w:val="superscript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wallow and Naylor, 1986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57&lt;/RecNum&gt;&lt;record&gt;&lt;rec-number&gt;57&lt;/rec-number&gt;&lt;foreign-keys&gt;&lt;key app="EN" db-id="d20xttetgwreste2se95rzsb92sa2evsxdtr"&gt;57&lt;/key&gt;&lt;/foreign-keys&gt;&lt;ref-type name="Book"&gt;6&lt;/ref-type&gt;&lt;contributors&gt;&lt;authors&gt;&lt;author&gt;Swallow, R.A.&lt;/author&gt;&lt;author&gt;Naylor, E.&lt;/author&gt;&lt;author&gt;Whitley, A.S.&lt;/author&gt;&lt;author&gt;Roebuck, E.J.&lt;/author&gt;&lt;/authors&gt;&lt;/contributors&gt;&lt;titles&gt;&lt;title&gt;Clarks Positioning in Radiography&lt;/title&gt;&lt;/titles&gt;&lt;edition&gt;11th&lt;/edition&gt;&lt;dates&gt;&lt;year&gt;1986&lt;/year&gt;&lt;/dates&gt;&lt;pub-location&gt;Rockville, MD&lt;/pub-location&gt;&lt;publisher&gt;Aspen Publisher.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  <w:r w:rsidRPr="00324AD3">
              <w:rPr>
                <w:rFonts w:ascii="Calibri" w:hAnsi="Calibri"/>
                <w:sz w:val="20"/>
                <w:szCs w:val="20"/>
              </w:rPr>
              <w:t>;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Kreel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and Paris, 1979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RecNum&gt;33&lt;/RecNum&gt;&lt;record&gt;&lt;rec-number&gt;33&lt;/rec-number&gt;&lt;foreign-keys&gt;&lt;key app="EN" db-id="d20xttetgwreste2se95rzsb92sa2evsxdtr"&gt;33&lt;/key&gt;&lt;/foreign-keys&gt;&lt;ref-type name="Book"&gt;6&lt;/ref-type&gt;&lt;contributors&gt;&lt;authors&gt;&lt;author&gt;Kreel, L.&lt;/author&gt;&lt;author&gt;Paris, A.&lt;/author&gt;&lt;/authors&gt;&lt;/contributors&gt;&lt;titles&gt;&lt;title&gt;Clarks Positioning in Radiography&lt;/title&gt;&lt;/titles&gt;&lt;edition&gt;10th&lt;/edition&gt;&lt;dates&gt;&lt;year&gt;1979&lt;/year&gt;&lt;/dates&gt;&lt;pub-location&gt;Rockville, MD&lt;/pub-location&gt;&lt;publisher&gt;Aspen Publisher, Inc.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79-1970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Lateral 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apid R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McInnes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>, 1973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73&lt;/Year&gt;&lt;RecNum&gt;84&lt;/RecNum&gt;&lt;record&gt;&lt;rec-number&gt;84&lt;/rec-number&gt;&lt;foreign-keys&gt;&lt;key app="EN" db-id="d20xttetgwreste2se95rzsb92sa2evsxdtr"&gt;84&lt;/key&gt;&lt;/foreign-keys&gt;&lt;ref-type name="Book"&gt;6&lt;/ref-type&gt;&lt;contributors&gt;&lt;authors&gt;&lt;author&gt;Clark, K.C.&lt;/author&gt;&lt;author&gt;McInnes, J.&lt;/author&gt;&lt;/authors&gt;&lt;/contributors&gt;&lt;titles&gt;&lt;title&gt;Positioning in Radiography&lt;/title&gt;&lt;/titles&gt;&lt;edition&gt;9th&lt;/edition&gt;&lt;dates&gt;&lt;year&gt;1973&lt;/year&gt;&lt;/dates&gt;&lt;pub-location&gt;London&lt;/pub-location&gt;&lt;publisher&gt;Ilford Ltda&lt;/publisher&gt;&lt;isbn&gt;0433060026 (v. 2) and 0433060018&lt;/isbn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60-1969</w:t>
            </w:r>
          </w:p>
        </w:tc>
        <w:tc>
          <w:tcPr>
            <w:tcW w:w="121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5</w:t>
            </w:r>
          </w:p>
        </w:tc>
        <w:tc>
          <w:tcPr>
            <w:tcW w:w="72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50</w:t>
            </w:r>
          </w:p>
        </w:tc>
        <w:tc>
          <w:tcPr>
            <w:tcW w:w="99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.5</w:t>
            </w:r>
          </w:p>
        </w:tc>
        <w:tc>
          <w:tcPr>
            <w:tcW w:w="153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Red Seal</w:t>
            </w:r>
          </w:p>
        </w:tc>
        <w:tc>
          <w:tcPr>
            <w:tcW w:w="108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Fast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Fast</w:t>
            </w:r>
          </w:p>
        </w:tc>
        <w:tc>
          <w:tcPr>
            <w:tcW w:w="135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Clark, 1964</w: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sz w:val="20"/>
                <w:szCs w:val="20"/>
              </w:rPr>
              <w:instrText xml:space="preserve"> ADDIN EN.CITE &lt;EndNote&gt;&lt;Cite Hidden="1"&gt;&lt;Author&gt;Clark&lt;/Author&gt;&lt;Year&gt;1964&lt;/Year&gt;&lt;RecNum&gt;83&lt;/RecNum&gt;&lt;record&gt;&lt;rec-number&gt;83&lt;/rec-number&gt;&lt;foreign-keys&gt;&lt;key app="EN" db-id="d20xttetgwreste2se95rzsb92sa2evsxdtr"&gt;83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8th&lt;/edition&gt;&lt;dates&gt;&lt;year&gt;1964&lt;/year&gt;&lt;/dates&gt;&lt;pub-location&gt;London&lt;/pub-location&gt;&lt;publisher&gt;Ilford Ltda&lt;/publisher&gt;&lt;urls&gt;&lt;/urls&gt;&lt;/record&gt;&lt;/Cite&gt;&lt;/EndNote&gt;</w:instrText>
            </w:r>
            <w:r w:rsidRPr="00324AD3">
              <w:rPr>
                <w:rFonts w:ascii="Calibri" w:hAnsi="Calibri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573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50-1959</w:t>
            </w:r>
          </w:p>
        </w:tc>
        <w:tc>
          <w:tcPr>
            <w:tcW w:w="1219" w:type="dxa"/>
          </w:tcPr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</w:tc>
        <w:tc>
          <w:tcPr>
            <w:tcW w:w="117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</w:tc>
        <w:tc>
          <w:tcPr>
            <w:tcW w:w="6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8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0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3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48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160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0</w:t>
            </w:r>
          </w:p>
        </w:tc>
        <w:tc>
          <w:tcPr>
            <w:tcW w:w="99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5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  <w:r w:rsidRPr="00324AD3">
              <w:rPr>
                <w:rFonts w:ascii="Calibri" w:hAnsi="Calibri"/>
                <w:sz w:val="20"/>
                <w:szCs w:val="20"/>
              </w:rPr>
              <w:t xml:space="preserve"> 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Red Seal</w:t>
            </w:r>
          </w:p>
        </w:tc>
        <w:tc>
          <w:tcPr>
            <w:tcW w:w="108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HV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HV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Standar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HV</w:t>
            </w:r>
          </w:p>
        </w:tc>
        <w:tc>
          <w:tcPr>
            <w:tcW w:w="135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Grid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Grid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56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6&lt;/RecNum&gt;&lt;record&gt;&lt;rec-number&gt;16&lt;/rec-number&gt;&lt;foreign-keys&gt;&lt;key app="EN" db-id="d20xttetgwreste2se95rzsb92sa2evsxdtr"&gt;16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7th (revised)&lt;/edition&gt;&lt;dates&gt;&lt;year&gt;1956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573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40-1949</w:t>
            </w:r>
          </w:p>
        </w:tc>
        <w:tc>
          <w:tcPr>
            <w:tcW w:w="1219" w:type="dxa"/>
          </w:tcPr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17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32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7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13</w:t>
            </w:r>
          </w:p>
        </w:tc>
        <w:tc>
          <w:tcPr>
            <w:tcW w:w="99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5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tionar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4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4&lt;/RecNum&gt;&lt;record&gt;&lt;rec-number&gt;14&lt;/rec-number&gt;&lt;foreign-keys&gt;&lt;key app="EN" db-id="d20xttetgwreste2se95rzsb92sa2evsxdtr"&gt;14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5th (revised)&lt;/edition&gt;&lt;dates&gt;&lt;year&gt;194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004253" w:rsidRPr="00324AD3" w:rsidTr="00043891">
        <w:trPr>
          <w:trHeight w:val="573"/>
        </w:trPr>
        <w:tc>
          <w:tcPr>
            <w:tcW w:w="959" w:type="dxa"/>
          </w:tcPr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930-1939</w:t>
            </w:r>
          </w:p>
        </w:tc>
        <w:tc>
          <w:tcPr>
            <w:tcW w:w="1219" w:type="dxa"/>
          </w:tcPr>
          <w:p w:rsidR="0000425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AP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Lateral</w:t>
            </w:r>
          </w:p>
          <w:p w:rsidR="00004253" w:rsidRPr="00324AD3" w:rsidRDefault="00004253" w:rsidP="00043891">
            <w:pPr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OBL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7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120</w:t>
            </w:r>
          </w:p>
        </w:tc>
        <w:tc>
          <w:tcPr>
            <w:tcW w:w="117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35 x 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5x43</w:t>
            </w:r>
          </w:p>
        </w:tc>
        <w:tc>
          <w:tcPr>
            <w:tcW w:w="6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7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86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65</w:t>
            </w:r>
          </w:p>
        </w:tc>
        <w:tc>
          <w:tcPr>
            <w:tcW w:w="72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 xml:space="preserve">132 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90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274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313</w:t>
            </w:r>
          </w:p>
        </w:tc>
        <w:tc>
          <w:tcPr>
            <w:tcW w:w="99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0.5</w:t>
            </w:r>
          </w:p>
        </w:tc>
        <w:tc>
          <w:tcPr>
            <w:tcW w:w="153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proofErr w:type="spellStart"/>
            <w:r w:rsidRPr="00324AD3">
              <w:rPr>
                <w:rFonts w:ascii="Calibri" w:hAnsi="Calibri"/>
                <w:sz w:val="20"/>
                <w:szCs w:val="20"/>
              </w:rPr>
              <w:t>Ilford</w:t>
            </w:r>
            <w:proofErr w:type="spellEnd"/>
          </w:p>
        </w:tc>
        <w:tc>
          <w:tcPr>
            <w:tcW w:w="108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Tungstate</w:t>
            </w:r>
          </w:p>
        </w:tc>
        <w:tc>
          <w:tcPr>
            <w:tcW w:w="1350" w:type="dxa"/>
          </w:tcPr>
          <w:p w:rsidR="0000425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>
              <w:rPr>
                <w:rFonts w:ascii="Calibri" w:hAnsi="Calibri"/>
                <w:sz w:val="20"/>
                <w:szCs w:val="20"/>
              </w:rPr>
              <w:t>Stationar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  <w:p w:rsidR="00004253" w:rsidRPr="00324AD3" w:rsidRDefault="00004253" w:rsidP="00043891">
            <w:pPr>
              <w:jc w:val="center"/>
              <w:rPr>
                <w:rFonts w:ascii="Calibri" w:hAnsi="Calibri"/>
                <w:sz w:val="20"/>
                <w:szCs w:val="20"/>
              </w:rPr>
            </w:pPr>
            <w:r w:rsidRPr="00324AD3">
              <w:rPr>
                <w:rFonts w:ascii="Calibri" w:hAnsi="Calibri"/>
                <w:sz w:val="20"/>
                <w:szCs w:val="20"/>
              </w:rPr>
              <w:t>Potter-Bucky</w:t>
            </w:r>
          </w:p>
        </w:tc>
        <w:tc>
          <w:tcPr>
            <w:tcW w:w="2610" w:type="dxa"/>
          </w:tcPr>
          <w:p w:rsidR="00004253" w:rsidRPr="00324AD3" w:rsidRDefault="00004253" w:rsidP="00043891">
            <w:pPr>
              <w:jc w:val="center"/>
              <w:rPr>
                <w:rFonts w:ascii="Calibri" w:hAnsi="Calibri"/>
                <w:color w:val="000000"/>
                <w:sz w:val="20"/>
                <w:szCs w:val="20"/>
              </w:rPr>
            </w:pP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t>Clark, 1939</w: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begin"/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instrText xml:space="preserve"> ADDIN EN.CITE &lt;EndNote&gt;&lt;Cite Hidden="1"&gt;&lt;RecNum&gt;10&lt;/RecNum&gt;&lt;record&gt;&lt;rec-number&gt;10&lt;/rec-number&gt;&lt;foreign-keys&gt;&lt;key app="EN" db-id="d20xttetgwreste2se95rzsb92sa2evsxdtr"&gt;10&lt;/key&gt;&lt;/foreign-keys&gt;&lt;ref-type name="Book"&gt;6&lt;/ref-type&gt;&lt;contributors&gt;&lt;authors&gt;&lt;author&gt;Clark, K.C.&lt;/author&gt;&lt;/authors&gt;&lt;/contributors&gt;&lt;titles&gt;&lt;title&gt;Positioning in Radiography&lt;/title&gt;&lt;/titles&gt;&lt;edition&gt;1st&lt;/edition&gt;&lt;dates&gt;&lt;year&gt;1939&lt;/year&gt;&lt;/dates&gt;&lt;pub-location&gt;London&lt;/pub-location&gt;&lt;publisher&gt;Ilford Ltda. William Heineman Medical Books&lt;/publisher&gt;&lt;urls&gt;&lt;/urls&gt;&lt;/record&gt;&lt;/Cite&gt;&lt;/EndNote&gt;</w:instrText>
            </w:r>
            <w:r w:rsidRPr="00324AD3">
              <w:rPr>
                <w:rFonts w:ascii="Calibri" w:hAnsi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004253" w:rsidRPr="00712FDB" w:rsidRDefault="00004253" w:rsidP="00004253">
      <w:pPr>
        <w:ind w:right="-600"/>
        <w:rPr>
          <w:rFonts w:ascii="Calibri" w:hAnsi="Calibri"/>
          <w:sz w:val="20"/>
          <w:szCs w:val="20"/>
        </w:rPr>
      </w:pPr>
      <w:r w:rsidRPr="00324AD3">
        <w:rPr>
          <w:rFonts w:ascii="Calibri" w:hAnsi="Calibri"/>
          <w:sz w:val="20"/>
          <w:szCs w:val="20"/>
        </w:rPr>
        <w:t xml:space="preserve">a – source-to-image receptor distance (cm); b – peak </w:t>
      </w:r>
      <w:proofErr w:type="spellStart"/>
      <w:r w:rsidRPr="00324AD3">
        <w:rPr>
          <w:rFonts w:ascii="Calibri" w:hAnsi="Calibri"/>
          <w:sz w:val="20"/>
          <w:szCs w:val="20"/>
        </w:rPr>
        <w:t>kilovoltage</w:t>
      </w:r>
      <w:proofErr w:type="spellEnd"/>
      <w:r w:rsidRPr="00324AD3">
        <w:rPr>
          <w:rFonts w:ascii="Calibri" w:hAnsi="Calibri"/>
          <w:sz w:val="20"/>
          <w:szCs w:val="20"/>
        </w:rPr>
        <w:t xml:space="preserve"> (kV); c - </w:t>
      </w:r>
      <w:proofErr w:type="spellStart"/>
      <w:r w:rsidRPr="00324AD3">
        <w:rPr>
          <w:rFonts w:ascii="Calibri" w:hAnsi="Calibri"/>
          <w:sz w:val="20"/>
          <w:szCs w:val="20"/>
        </w:rPr>
        <w:t>milliampere</w:t>
      </w:r>
      <w:proofErr w:type="spellEnd"/>
      <w:r w:rsidRPr="00324AD3">
        <w:rPr>
          <w:rFonts w:ascii="Calibri" w:hAnsi="Calibri"/>
          <w:sz w:val="20"/>
          <w:szCs w:val="20"/>
        </w:rPr>
        <w:t>-seconds (</w:t>
      </w:r>
      <w:proofErr w:type="spellStart"/>
      <w:r w:rsidRPr="00324AD3">
        <w:rPr>
          <w:rFonts w:ascii="Calibri" w:hAnsi="Calibri"/>
          <w:sz w:val="20"/>
          <w:szCs w:val="20"/>
        </w:rPr>
        <w:t>mAs</w:t>
      </w:r>
      <w:proofErr w:type="spellEnd"/>
      <w:r w:rsidRPr="00324AD3">
        <w:rPr>
          <w:rFonts w:ascii="Calibri" w:hAnsi="Calibri"/>
          <w:sz w:val="20"/>
          <w:szCs w:val="20"/>
        </w:rPr>
        <w:t>); d- information not provided</w:t>
      </w:r>
    </w:p>
    <w:p w:rsidR="00004253" w:rsidRPr="00441BAB" w:rsidRDefault="00004253" w:rsidP="00004253">
      <w:pPr>
        <w:autoSpaceDE w:val="0"/>
        <w:autoSpaceDN w:val="0"/>
        <w:adjustRightInd w:val="0"/>
      </w:pPr>
    </w:p>
    <w:p w:rsidR="00004253" w:rsidRDefault="00004253" w:rsidP="00004253"/>
    <w:p w:rsidR="00A62F5A" w:rsidRPr="00324AD3" w:rsidRDefault="00A62F5A" w:rsidP="00A62F5A">
      <w:pPr>
        <w:autoSpaceDE w:val="0"/>
        <w:autoSpaceDN w:val="0"/>
        <w:adjustRightInd w:val="0"/>
        <w:spacing w:after="120"/>
        <w:ind w:left="-547"/>
      </w:pPr>
      <w:bookmarkStart w:id="0" w:name="_GoBack"/>
      <w:bookmarkEnd w:id="0"/>
    </w:p>
    <w:p w:rsidR="007452F5" w:rsidRDefault="007452F5"/>
    <w:sectPr w:rsidR="007452F5" w:rsidSect="0000425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2F5A"/>
    <w:rsid w:val="00004253"/>
    <w:rsid w:val="007452F5"/>
    <w:rsid w:val="00A62F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2F5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2F5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17549</Words>
  <Characters>100033</Characters>
  <Application>Microsoft Office Word</Application>
  <DocSecurity>0</DocSecurity>
  <Lines>833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lters Kluwer</Company>
  <LinksUpToDate>false</LinksUpToDate>
  <CharactersWithSpaces>1173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Costolo, Elisabeth</cp:lastModifiedBy>
  <cp:revision>2</cp:revision>
  <dcterms:created xsi:type="dcterms:W3CDTF">2017-10-31T19:45:00Z</dcterms:created>
  <dcterms:modified xsi:type="dcterms:W3CDTF">2017-10-31T19:45:00Z</dcterms:modified>
</cp:coreProperties>
</file>